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hyperlink r:id="rId9">
        <w:proofErr w:type="spellStart"/>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hyperlink>
      <w:r>
        <w:rPr>
          <w:rFonts w:ascii="Noto Sans" w:eastAsia="Noto Sans" w:hAnsi="Noto Sans" w:cs="Noto Sans"/>
          <w:sz w:val="20"/>
          <w:szCs w:val="20"/>
        </w:rPr>
        <w:t>), or animal research (see the </w:t>
      </w:r>
      <w:hyperlink r:id="rId10">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1">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2">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260"/>
        <w:gridCol w:w="910"/>
      </w:tblGrid>
      <w:tr w:rsidR="00F102CC" w14:paraId="737D6F7F" w14:textId="77777777" w:rsidTr="00784E7E">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26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1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784E7E">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260"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17F427BC" w:rsidR="00F102CC" w:rsidRPr="003D5AF6" w:rsidRDefault="00F102CC">
            <w:pPr>
              <w:rPr>
                <w:rFonts w:ascii="Noto Sans" w:eastAsia="Noto Sans" w:hAnsi="Noto Sans" w:cs="Noto Sans"/>
                <w:bCs/>
                <w:color w:val="434343"/>
                <w:sz w:val="18"/>
                <w:szCs w:val="18"/>
              </w:rPr>
            </w:pPr>
          </w:p>
        </w:tc>
        <w:tc>
          <w:tcPr>
            <w:tcW w:w="910"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EC2F998" w:rsidR="00F102CC" w:rsidRPr="005D2CAE" w:rsidRDefault="005D2CAE" w:rsidP="005D2CAE">
            <w:pPr>
              <w:rPr>
                <w:rFonts w:asciiTheme="minorBidi" w:eastAsia="Noto Sans" w:hAnsiTheme="minorBidi" w:cstheme="minorBidi"/>
                <w:bCs/>
                <w:color w:val="434343"/>
                <w:sz w:val="18"/>
                <w:szCs w:val="18"/>
              </w:rPr>
            </w:pPr>
            <w:r w:rsidRPr="005D2CAE">
              <w:rPr>
                <w:rFonts w:asciiTheme="minorBidi" w:eastAsia="Noto Sans" w:hAnsiTheme="minorBidi" w:cstheme="minorBidi"/>
                <w:bCs/>
                <w:color w:val="000000" w:themeColor="text1"/>
              </w:rPr>
              <w:t>N/A</w:t>
            </w:r>
          </w:p>
        </w:tc>
      </w:tr>
      <w:tr w:rsidR="00F102CC" w14:paraId="5B289DCF" w14:textId="77777777" w:rsidTr="00784E7E">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26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1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784E7E">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3">
              <w:r>
                <w:rPr>
                  <w:rFonts w:ascii="Noto Sans" w:eastAsia="Noto Sans" w:hAnsi="Noto Sans" w:cs="Noto Sans"/>
                  <w:color w:val="434343"/>
                  <w:sz w:val="18"/>
                  <w:szCs w:val="18"/>
                </w:rPr>
                <w:t xml:space="preserve"> </w:t>
              </w:r>
            </w:hyperlink>
            <w:hyperlink r:id="rId14">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260"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2B6D5A4D" w:rsidR="00F102CC" w:rsidRPr="00B23512" w:rsidRDefault="00B23512" w:rsidP="005D2CAE">
            <w:pPr>
              <w:jc w:val="both"/>
              <w:rPr>
                <w:rFonts w:asciiTheme="minorBidi" w:eastAsia="Noto Sans" w:hAnsiTheme="minorBidi" w:cstheme="minorBidi"/>
                <w:bCs/>
                <w:color w:val="000000" w:themeColor="text1"/>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 Immunohistochemistry</w:t>
            </w:r>
            <w:r w:rsidR="00784E7E">
              <w:rPr>
                <w:rFonts w:asciiTheme="minorBidi" w:eastAsia="Noto Sans" w:hAnsiTheme="minorBidi" w:cstheme="minorBidi"/>
                <w:bCs/>
                <w:color w:val="000000" w:themeColor="text1"/>
              </w:rPr>
              <w:t>.</w:t>
            </w:r>
          </w:p>
        </w:tc>
        <w:tc>
          <w:tcPr>
            <w:tcW w:w="910"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74E5EDA1" w:rsidR="00F102CC" w:rsidRPr="003D5AF6" w:rsidRDefault="00F102CC">
            <w:pPr>
              <w:rPr>
                <w:rFonts w:ascii="Noto Sans" w:eastAsia="Noto Sans" w:hAnsi="Noto Sans" w:cs="Noto Sans"/>
                <w:bCs/>
                <w:color w:val="434343"/>
                <w:sz w:val="18"/>
                <w:szCs w:val="18"/>
              </w:rPr>
            </w:pPr>
          </w:p>
        </w:tc>
      </w:tr>
      <w:tr w:rsidR="00F102CC" w14:paraId="63FBBA34" w14:textId="77777777" w:rsidTr="00784E7E">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26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1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784E7E">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12FEFAFD" w:rsidR="00F102CC" w:rsidRPr="005D2CAE" w:rsidRDefault="00B23512">
            <w:pPr>
              <w:rPr>
                <w:rFonts w:asciiTheme="minorBidi" w:eastAsia="Noto Sans" w:hAnsiTheme="minorBidi" w:cstheme="minorBidi"/>
                <w:bCs/>
                <w:color w:val="000000" w:themeColor="text1"/>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 xml:space="preserve">ethods. </w:t>
            </w:r>
            <w:r w:rsidR="005D2CAE" w:rsidRPr="005D2CAE">
              <w:rPr>
                <w:rFonts w:asciiTheme="minorBidi" w:eastAsia="Noto Sans" w:hAnsiTheme="minorBidi" w:cstheme="minorBidi"/>
                <w:bCs/>
                <w:color w:val="000000" w:themeColor="text1"/>
              </w:rPr>
              <w:t xml:space="preserve"> Table 1.</w:t>
            </w: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23672BFE" w14:textId="77777777" w:rsidTr="00784E7E">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26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1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rsidTr="00784E7E">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4BAC5111" w:rsidR="00F102CC" w:rsidRPr="005D2CAE" w:rsidRDefault="005D2CAE">
            <w:pPr>
              <w:rPr>
                <w:rFonts w:asciiTheme="minorBidi" w:eastAsia="Noto Sans" w:hAnsiTheme="minorBidi" w:cstheme="minorBidi"/>
                <w:bCs/>
                <w:color w:val="000000" w:themeColor="text1"/>
              </w:rPr>
            </w:pPr>
            <w:r w:rsidRPr="005D2CAE">
              <w:rPr>
                <w:rFonts w:asciiTheme="minorBidi" w:eastAsia="Noto Sans" w:hAnsiTheme="minorBidi" w:cstheme="minorBidi"/>
                <w:bCs/>
                <w:color w:val="000000" w:themeColor="text1"/>
              </w:rPr>
              <w:t>N/A</w:t>
            </w:r>
          </w:p>
        </w:tc>
      </w:tr>
      <w:tr w:rsidR="00F102CC" w14:paraId="7D69208A" w14:textId="77777777" w:rsidTr="00784E7E">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2BCDCE62" w:rsidR="00F102CC" w:rsidRPr="005D2CAE" w:rsidRDefault="005D2CAE">
            <w:pPr>
              <w:rPr>
                <w:rFonts w:asciiTheme="minorBidi" w:eastAsia="Noto Sans" w:hAnsiTheme="minorBidi" w:cstheme="minorBidi"/>
                <w:bCs/>
                <w:color w:val="000000" w:themeColor="text1"/>
              </w:rPr>
            </w:pPr>
            <w:r w:rsidRPr="005D2CAE">
              <w:rPr>
                <w:rFonts w:asciiTheme="minorBidi" w:eastAsia="Noto Sans" w:hAnsiTheme="minorBidi" w:cstheme="minorBidi"/>
                <w:bCs/>
                <w:color w:val="000000" w:themeColor="text1"/>
              </w:rPr>
              <w:t>N/A</w:t>
            </w:r>
          </w:p>
        </w:tc>
      </w:tr>
      <w:tr w:rsidR="00F102CC" w14:paraId="54EB4914" w14:textId="77777777" w:rsidTr="00784E7E">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26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1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rsidTr="00784E7E">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5AC0A456" w:rsidR="00F102CC" w:rsidRPr="00664C67" w:rsidRDefault="00B23512" w:rsidP="00664C67">
            <w:pPr>
              <w:jc w:val="both"/>
              <w:rPr>
                <w:rFonts w:asciiTheme="minorBidi" w:eastAsia="Noto Sans" w:hAnsiTheme="minorBidi" w:cstheme="minorBidi"/>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w:t>
            </w:r>
            <w:r>
              <w:rPr>
                <w:rFonts w:asciiTheme="minorBidi" w:eastAsia="Noto Sans" w:hAnsiTheme="minorBidi" w:cstheme="minorBidi"/>
                <w:bCs/>
                <w:color w:val="000000" w:themeColor="text1"/>
              </w:rPr>
              <w:t xml:space="preserve"> </w:t>
            </w:r>
            <w:r w:rsidRPr="00B23512">
              <w:rPr>
                <w:rFonts w:asciiTheme="minorBidi" w:eastAsia="Noto Sans" w:hAnsiTheme="minorBidi" w:cstheme="minorBidi"/>
                <w:bCs/>
                <w:color w:val="000000" w:themeColor="text1"/>
              </w:rPr>
              <w:t>Generation of Kiss1-MC4RKO, Kiss1-cre:MC4R-LoxTB and MC4R-LoxTB Transgenic Mice</w:t>
            </w:r>
            <w:r w:rsidR="00784E7E">
              <w:rPr>
                <w:rFonts w:asciiTheme="minorBidi" w:eastAsia="Noto Sans" w:hAnsiTheme="minorBidi" w:cstheme="minorBidi"/>
                <w:bCs/>
                <w:color w:val="000000" w:themeColor="text1"/>
              </w:rPr>
              <w:t>.</w:t>
            </w: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3A6FDEB8" w:rsidR="00F102CC" w:rsidRPr="003D5AF6" w:rsidRDefault="00F102CC">
            <w:pPr>
              <w:rPr>
                <w:rFonts w:ascii="Noto Sans" w:eastAsia="Noto Sans" w:hAnsi="Noto Sans" w:cs="Noto Sans"/>
                <w:bCs/>
                <w:color w:val="434343"/>
                <w:sz w:val="18"/>
                <w:szCs w:val="18"/>
              </w:rPr>
            </w:pPr>
          </w:p>
        </w:tc>
      </w:tr>
      <w:tr w:rsidR="00F102CC" w14:paraId="6BA0CC77" w14:textId="77777777" w:rsidTr="00784E7E">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Animal observed in or captured from the field: Provide species, sex, and age where possible.</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4B704671" w:rsidR="00F102CC" w:rsidRPr="00664C67" w:rsidRDefault="00664C67">
            <w:pPr>
              <w:rPr>
                <w:rFonts w:asciiTheme="minorBidi" w:eastAsia="Noto Sans" w:hAnsiTheme="minorBidi" w:cstheme="minorBidi"/>
                <w:bCs/>
                <w:color w:val="000000" w:themeColor="text1"/>
              </w:rPr>
            </w:pPr>
            <w:r w:rsidRPr="00664C67">
              <w:rPr>
                <w:rFonts w:asciiTheme="minorBidi" w:eastAsia="Noto Sans" w:hAnsiTheme="minorBidi" w:cstheme="minorBidi"/>
                <w:bCs/>
                <w:color w:val="000000" w:themeColor="text1"/>
              </w:rPr>
              <w:t>N/A</w:t>
            </w:r>
          </w:p>
        </w:tc>
      </w:tr>
      <w:tr w:rsidR="00F102CC" w14:paraId="18855AA1" w14:textId="77777777" w:rsidTr="00784E7E">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26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1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4C67" w14:paraId="648DA1AA" w14:textId="77777777" w:rsidTr="00784E7E">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664C67" w:rsidRPr="003D5AF6" w:rsidRDefault="00664C67" w:rsidP="00664C67">
            <w:pPr>
              <w:rPr>
                <w:rFonts w:ascii="Noto Sans" w:eastAsia="Noto Sans" w:hAnsi="Noto Sans" w:cs="Noto Sans"/>
                <w:bCs/>
                <w:color w:val="434343"/>
                <w:sz w:val="18"/>
                <w:szCs w:val="18"/>
              </w:rPr>
            </w:pP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620E6370" w:rsidR="00664C67" w:rsidRPr="003D5AF6" w:rsidRDefault="00664C67" w:rsidP="00664C67">
            <w:pPr>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664C67" w14:paraId="5468CA71" w14:textId="77777777" w:rsidTr="00784E7E">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664C67" w:rsidRPr="003D5AF6" w:rsidRDefault="00664C67" w:rsidP="00664C67">
            <w:pPr>
              <w:rPr>
                <w:rFonts w:ascii="Noto Sans" w:eastAsia="Noto Sans" w:hAnsi="Noto Sans" w:cs="Noto Sans"/>
                <w:bCs/>
                <w:color w:val="434343"/>
                <w:sz w:val="18"/>
                <w:szCs w:val="18"/>
              </w:rPr>
            </w:pP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10E2418D" w:rsidR="00664C67" w:rsidRPr="003D5AF6" w:rsidRDefault="00664C67" w:rsidP="00664C67">
            <w:pPr>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664C67" w14:paraId="1AC6616D" w14:textId="77777777" w:rsidTr="00784E7E">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26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664C67" w:rsidRDefault="00664C67" w:rsidP="00664C67">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91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4C67" w14:paraId="0A22D679" w14:textId="77777777" w:rsidTr="00784E7E">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664C67" w:rsidRDefault="00664C67" w:rsidP="00664C67">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 gender and ethnicity for all study participants.</w:t>
            </w:r>
          </w:p>
        </w:tc>
        <w:tc>
          <w:tcPr>
            <w:tcW w:w="3260"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664C67" w:rsidRPr="003D5AF6" w:rsidRDefault="00664C67" w:rsidP="00664C67">
            <w:pPr>
              <w:rPr>
                <w:rFonts w:ascii="Noto Sans" w:eastAsia="Noto Sans" w:hAnsi="Noto Sans" w:cs="Noto Sans"/>
                <w:bCs/>
                <w:color w:val="434343"/>
                <w:sz w:val="18"/>
                <w:szCs w:val="18"/>
              </w:rPr>
            </w:pPr>
          </w:p>
        </w:tc>
        <w:tc>
          <w:tcPr>
            <w:tcW w:w="910"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2F6D0894" w:rsidR="00664C67" w:rsidRDefault="00664C67" w:rsidP="00664C67">
            <w:pPr>
              <w:rPr>
                <w:rFonts w:ascii="Noto Sans" w:eastAsia="Noto Sans" w:hAnsi="Noto Sans" w:cs="Noto Sans"/>
                <w:b/>
                <w:color w:val="434343"/>
                <w:sz w:val="18"/>
                <w:szCs w:val="18"/>
              </w:rPr>
            </w:pPr>
            <w:r w:rsidRPr="00664C67">
              <w:rPr>
                <w:rFonts w:asciiTheme="minorBidi" w:eastAsia="Noto Sans" w:hAnsiTheme="minorBidi" w:cstheme="minorBidi"/>
                <w:bCs/>
                <w:color w:val="000000" w:themeColor="text1"/>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4C67"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664C67" w:rsidRPr="003D5AF6" w:rsidRDefault="00664C67" w:rsidP="00664C6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17960DBE" w:rsidR="00664C67" w:rsidRPr="003D5AF6" w:rsidRDefault="00664C67" w:rsidP="00664C67">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664C67"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664C67" w:rsidRDefault="00664C67" w:rsidP="00664C67">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4C67"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664C67" w:rsidRDefault="00664C67" w:rsidP="00664C67">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3181C71E" w:rsidR="00664C67" w:rsidRPr="003D5AF6" w:rsidRDefault="00B23512" w:rsidP="00664C67">
            <w:pPr>
              <w:spacing w:line="225" w:lineRule="auto"/>
              <w:rPr>
                <w:rFonts w:ascii="Noto Sans" w:eastAsia="Noto Sans" w:hAnsi="Noto Sans" w:cs="Noto Sans"/>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 xml:space="preserve">ethods. </w:t>
            </w:r>
            <w:r w:rsidRPr="005D2CAE">
              <w:rPr>
                <w:rFonts w:asciiTheme="minorBidi" w:eastAsia="Noto Sans" w:hAnsiTheme="minorBidi" w:cstheme="minorBidi"/>
                <w:bCs/>
                <w:color w:val="000000" w:themeColor="text1"/>
              </w:rPr>
              <w:t xml:space="preserve"> </w:t>
            </w:r>
            <w:r w:rsidR="00664C67" w:rsidRPr="0093675D">
              <w:rPr>
                <w:rFonts w:ascii="Arial" w:hAnsi="Arial" w:cs="Arial"/>
                <w:color w:val="000000" w:themeColor="text1"/>
              </w:rPr>
              <w:t>ELISA</w:t>
            </w:r>
            <w:r>
              <w:rPr>
                <w:rFonts w:ascii="Arial" w:hAnsi="Arial" w:cs="Arial"/>
                <w:color w:val="000000" w:themeColor="text1"/>
              </w:rPr>
              <w:t xml:space="preserve"> methodology w</w:t>
            </w:r>
            <w:r w:rsidR="00664C67" w:rsidRPr="0093675D">
              <w:rPr>
                <w:rFonts w:ascii="Arial" w:hAnsi="Arial" w:cs="Arial"/>
                <w:color w:val="000000" w:themeColor="text1"/>
              </w:rPr>
              <w:t>as previously described</w:t>
            </w:r>
            <w:r>
              <w:rPr>
                <w:rFonts w:ascii="Arial" w:hAnsi="Arial" w:cs="Arial"/>
                <w:color w:val="000000" w:themeColor="text1"/>
              </w:rPr>
              <w:t xml:space="preserve"> here</w:t>
            </w:r>
            <w:r w:rsidR="00664C67">
              <w:rPr>
                <w:rFonts w:ascii="Arial" w:hAnsi="Arial" w:cs="Arial"/>
                <w:color w:val="000000" w:themeColor="text1"/>
              </w:rPr>
              <w:t>: (</w:t>
            </w:r>
            <w:r w:rsidR="00664C67" w:rsidRPr="00664C67">
              <w:rPr>
                <w:rFonts w:ascii="Arial" w:hAnsi="Arial" w:cs="Arial"/>
                <w:color w:val="000000" w:themeColor="text1"/>
              </w:rPr>
              <w:t>DOI: 10.1210/en.2013-1502</w:t>
            </w:r>
            <w:r w:rsidR="00664C67">
              <w:rPr>
                <w:rFonts w:ascii="Arial" w:hAnsi="Arial" w:cs="Arial"/>
                <w:color w:val="000000" w:themeColor="text1"/>
              </w:rPr>
              <w:t>)</w:t>
            </w:r>
            <w:r w:rsidR="00784E7E">
              <w:rPr>
                <w:rFonts w:ascii="Arial" w:hAnsi="Arial" w:cs="Arial"/>
                <w:color w:val="000000" w:themeColor="text1"/>
              </w:rPr>
              <w:t>.</w:t>
            </w:r>
            <w:r w:rsidR="00664C67" w:rsidRPr="0093675D">
              <w:rPr>
                <w:rFonts w:ascii="Arial" w:hAnsi="Arial" w:cs="Arial"/>
                <w:color w:val="000000" w:themeColor="text1"/>
              </w:rPr>
              <w:fldChar w:fldCharType="begin">
                <w:fldData xml:space="preserve">PEVuZE5vdGU+PENpdGU+PEF1dGhvcj5TdGV5bjwvQXV0aG9yPjxZZWFyPjIwMTM8L1llYXI+PFJl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</w:fldData>
              </w:fldChar>
            </w:r>
            <w:r w:rsidR="00664C67">
              <w:rPr>
                <w:rFonts w:ascii="Arial" w:hAnsi="Arial" w:cs="Arial"/>
                <w:color w:val="000000" w:themeColor="text1"/>
              </w:rPr>
              <w:instrText xml:space="preserve"> ADDIN EN.CITE </w:instrText>
            </w:r>
            <w:r w:rsidR="00664C67">
              <w:rPr>
                <w:rFonts w:ascii="Arial" w:hAnsi="Arial" w:cs="Arial"/>
                <w:color w:val="000000" w:themeColor="text1"/>
              </w:rPr>
              <w:fldChar w:fldCharType="begin">
                <w:fldData xml:space="preserve">PEVuZE5vdGU+PENpdGU+PEF1dGhvcj5TdGV5bjwvQXV0aG9yPjxZZWFyPjIwMTM8L1llYXI+PFJl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</w:fldData>
              </w:fldChar>
            </w:r>
            <w:r w:rsidR="00664C67">
              <w:rPr>
                <w:rFonts w:ascii="Arial" w:hAnsi="Arial" w:cs="Arial"/>
                <w:color w:val="000000" w:themeColor="text1"/>
              </w:rPr>
              <w:instrText xml:space="preserve"> ADDIN EN.CITE.DATA </w:instrText>
            </w:r>
            <w:r w:rsidR="00664C67">
              <w:rPr>
                <w:rFonts w:ascii="Arial" w:hAnsi="Arial" w:cs="Arial"/>
                <w:color w:val="000000" w:themeColor="text1"/>
              </w:rPr>
            </w:r>
            <w:r w:rsidR="00664C67">
              <w:rPr>
                <w:rFonts w:ascii="Arial" w:hAnsi="Arial" w:cs="Arial"/>
                <w:color w:val="000000" w:themeColor="text1"/>
              </w:rPr>
              <w:fldChar w:fldCharType="end"/>
            </w:r>
            <w:r w:rsidR="00664C67" w:rsidRPr="0093675D">
              <w:rPr>
                <w:rFonts w:ascii="Arial" w:hAnsi="Arial" w:cs="Arial"/>
                <w:color w:val="000000" w:themeColor="text1"/>
              </w:rPr>
            </w:r>
            <w:r w:rsidR="00664C67" w:rsidRPr="0093675D">
              <w:rPr>
                <w:rFonts w:ascii="Arial" w:hAnsi="Arial" w:cs="Arial"/>
                <w:color w:val="000000" w:themeColor="text1"/>
              </w:rPr>
              <w:fldChar w:fldCharType="separate"/>
            </w:r>
            <w:r w:rsidR="00664C67" w:rsidRPr="0093675D">
              <w:rPr>
                <w:rFonts w:ascii="Arial" w:hAnsi="Arial" w:cs="Arial"/>
                <w:color w:val="000000" w:themeColor="text1"/>
              </w:rPr>
              <w:fldChar w:fldCharType="end"/>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1D8DC753" w:rsidR="00664C67" w:rsidRPr="003D5AF6" w:rsidRDefault="00664C67" w:rsidP="00664C67">
            <w:pPr>
              <w:spacing w:line="225" w:lineRule="auto"/>
              <w:rPr>
                <w:rFonts w:ascii="Noto Sans" w:eastAsia="Noto Sans" w:hAnsi="Noto Sans" w:cs="Noto Sans"/>
                <w:bCs/>
                <w:color w:val="434343"/>
                <w:sz w:val="18"/>
                <w:szCs w:val="18"/>
              </w:rPr>
            </w:pPr>
          </w:p>
        </w:tc>
      </w:tr>
      <w:tr w:rsidR="00664C67"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Experimental study design (statistics details) *</w:t>
            </w:r>
          </w:p>
        </w:tc>
      </w:tr>
      <w:tr w:rsidR="00664C67"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664C67" w:rsidRDefault="00664C67" w:rsidP="00664C67">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4C67"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6E258C3C" w:rsidR="00664C67" w:rsidRPr="003D5AF6" w:rsidRDefault="00784E7E" w:rsidP="00664C67">
            <w:pPr>
              <w:spacing w:line="225" w:lineRule="auto"/>
              <w:rPr>
                <w:rFonts w:ascii="Noto Sans" w:eastAsia="Noto Sans" w:hAnsi="Noto Sans" w:cs="Noto Sans"/>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w:t>
            </w:r>
            <w:r>
              <w:rPr>
                <w:rFonts w:asciiTheme="minorBidi" w:eastAsia="Noto Sans" w:hAnsiTheme="minorBidi" w:cstheme="minorBidi"/>
                <w:bCs/>
                <w:color w:val="000000" w:themeColor="text1"/>
              </w:rPr>
              <w:t xml:space="preserve"> </w:t>
            </w:r>
            <w:r w:rsidRPr="00B23512">
              <w:rPr>
                <w:rFonts w:asciiTheme="minorBidi" w:eastAsia="Noto Sans" w:hAnsiTheme="minorBidi" w:cstheme="minorBidi"/>
                <w:bCs/>
                <w:color w:val="000000" w:themeColor="text1"/>
              </w:rPr>
              <w:t>Generation of Kiss1-MC4RKO, Kiss1-cre:MC4R-LoxTB and MC4R-LoxTB Transgenic Mice</w:t>
            </w:r>
            <w:r>
              <w:rPr>
                <w:rFonts w:asciiTheme="minorBidi" w:eastAsia="Noto Sans" w:hAnsiTheme="minorBidi" w:cstheme="minorBidi"/>
                <w:bCs/>
                <w:color w:val="000000" w:themeColor="text1"/>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3248328" w:rsidR="00664C67" w:rsidRPr="003D5AF6" w:rsidRDefault="00664C67" w:rsidP="00664C67">
            <w:pPr>
              <w:spacing w:line="225" w:lineRule="auto"/>
              <w:rPr>
                <w:rFonts w:ascii="Noto Sans" w:eastAsia="Noto Sans" w:hAnsi="Noto Sans" w:cs="Noto Sans"/>
                <w:bCs/>
                <w:color w:val="434343"/>
                <w:sz w:val="18"/>
                <w:szCs w:val="18"/>
              </w:rPr>
            </w:pPr>
          </w:p>
        </w:tc>
      </w:tr>
      <w:tr w:rsidR="00664C67"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6EB34330" w:rsidR="00664C67" w:rsidRPr="003D5AF6" w:rsidRDefault="00784E7E" w:rsidP="00664C67">
            <w:pPr>
              <w:spacing w:line="225" w:lineRule="auto"/>
              <w:rPr>
                <w:rFonts w:ascii="Noto Sans" w:eastAsia="Noto Sans" w:hAnsi="Noto Sans" w:cs="Noto Sans"/>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w:t>
            </w:r>
            <w:r>
              <w:rPr>
                <w:rFonts w:asciiTheme="minorBidi" w:eastAsia="Noto Sans" w:hAnsiTheme="minorBidi" w:cstheme="minorBidi"/>
                <w:bCs/>
                <w:color w:val="000000" w:themeColor="text1"/>
              </w:rPr>
              <w:t xml:space="preserve"> </w:t>
            </w:r>
            <w:r w:rsidRPr="00B23512">
              <w:rPr>
                <w:rFonts w:asciiTheme="minorBidi" w:eastAsia="Noto Sans" w:hAnsiTheme="minorBidi" w:cstheme="minorBidi"/>
                <w:bCs/>
                <w:color w:val="000000" w:themeColor="text1"/>
              </w:rPr>
              <w:t>Generation of Kiss1-MC4RKO, Kiss1-cre:MC4R-LoxTB and MC4R-LoxTB Transgenic Mice</w:t>
            </w:r>
            <w:r>
              <w:rPr>
                <w:rFonts w:asciiTheme="minorBidi" w:eastAsia="Noto Sans" w:hAnsiTheme="minorBidi" w:cstheme="minorBidi"/>
                <w:bCs/>
                <w:color w:val="000000" w:themeColor="text1"/>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0AC884BA" w:rsidR="00664C67" w:rsidRDefault="00664C67" w:rsidP="00664C67">
            <w:pPr>
              <w:spacing w:line="225" w:lineRule="auto"/>
              <w:rPr>
                <w:rFonts w:ascii="Noto Sans" w:eastAsia="Noto Sans" w:hAnsi="Noto Sans" w:cs="Noto Sans"/>
                <w:b/>
                <w:color w:val="434343"/>
                <w:sz w:val="18"/>
                <w:szCs w:val="18"/>
              </w:rPr>
            </w:pPr>
          </w:p>
        </w:tc>
      </w:tr>
      <w:tr w:rsidR="00664C67"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6ADE56C2" w:rsidR="00664C67" w:rsidRPr="003D5AF6" w:rsidRDefault="00784E7E" w:rsidP="00664C67">
            <w:pPr>
              <w:spacing w:line="225" w:lineRule="auto"/>
              <w:rPr>
                <w:rFonts w:ascii="Noto Sans" w:eastAsia="Noto Sans" w:hAnsi="Noto Sans" w:cs="Noto Sans"/>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w:t>
            </w:r>
            <w:r>
              <w:rPr>
                <w:rFonts w:asciiTheme="minorBidi" w:eastAsia="Noto Sans" w:hAnsiTheme="minorBidi" w:cstheme="minorBidi"/>
                <w:bCs/>
                <w:color w:val="000000" w:themeColor="text1"/>
              </w:rPr>
              <w:t xml:space="preserve"> Data analysi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49989C53" w:rsidR="00664C67" w:rsidRPr="003D5AF6" w:rsidRDefault="00664C67" w:rsidP="00664C67">
            <w:pPr>
              <w:spacing w:line="225" w:lineRule="auto"/>
              <w:rPr>
                <w:rFonts w:ascii="Noto Sans" w:eastAsia="Noto Sans" w:hAnsi="Noto Sans" w:cs="Noto Sans"/>
                <w:bCs/>
                <w:color w:val="434343"/>
                <w:sz w:val="18"/>
                <w:szCs w:val="18"/>
              </w:rPr>
            </w:pPr>
          </w:p>
        </w:tc>
      </w:tr>
      <w:tr w:rsidR="00664C67"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3FC728D4" w:rsidR="00664C67" w:rsidRPr="003D5AF6" w:rsidRDefault="00896FAC" w:rsidP="00664C67">
            <w:pPr>
              <w:spacing w:line="225" w:lineRule="auto"/>
              <w:rPr>
                <w:rFonts w:ascii="Noto Sans" w:eastAsia="Noto Sans" w:hAnsi="Noto Sans" w:cs="Noto Sans"/>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w:t>
            </w:r>
            <w:r>
              <w:rPr>
                <w:rFonts w:asciiTheme="minorBidi" w:eastAsia="Noto Sans" w:hAnsiTheme="minorBidi" w:cstheme="minorBidi"/>
                <w:bCs/>
                <w:color w:val="000000" w:themeColor="text1"/>
              </w:rPr>
              <w:t xml:space="preserve"> Data analysi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69FEAEC9" w:rsidR="00664C67" w:rsidRPr="00784E7E" w:rsidRDefault="00664C67" w:rsidP="00664C67">
            <w:pPr>
              <w:spacing w:line="225" w:lineRule="auto"/>
              <w:rPr>
                <w:rFonts w:asciiTheme="minorBidi" w:eastAsia="Noto Sans" w:hAnsiTheme="minorBidi" w:cstheme="minorBidi"/>
                <w:bCs/>
                <w:color w:val="000000" w:themeColor="text1"/>
              </w:rPr>
            </w:pPr>
          </w:p>
        </w:tc>
      </w:tr>
      <w:tr w:rsidR="00664C67"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664C67" w:rsidRDefault="00664C67" w:rsidP="00664C67">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4C67"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43C89055" w:rsidR="00664C67" w:rsidRPr="00C4261F" w:rsidRDefault="00C4261F" w:rsidP="00664C67">
            <w:pPr>
              <w:spacing w:line="225" w:lineRule="auto"/>
              <w:rPr>
                <w:rFonts w:asciiTheme="minorBidi" w:eastAsia="Noto Sans" w:hAnsiTheme="minorBidi" w:cstheme="minorBidi"/>
                <w:bCs/>
                <w:color w:val="000000" w:themeColor="text1"/>
              </w:rPr>
            </w:pPr>
            <w:r w:rsidRPr="00C4261F">
              <w:rPr>
                <w:rFonts w:asciiTheme="minorBidi" w:eastAsia="Noto Sans" w:hAnsiTheme="minorBidi" w:cstheme="minorBidi"/>
                <w:bCs/>
                <w:color w:val="000000" w:themeColor="text1"/>
              </w:rPr>
              <w:t>Behavioral experiments (e.g., body weight, estrous cycles, puberty onset) were conducted across animals from different litters</w:t>
            </w:r>
            <w:r w:rsidR="00B12D6E">
              <w:rPr>
                <w:rFonts w:asciiTheme="minorBidi" w:eastAsia="Noto Sans" w:hAnsiTheme="minorBidi" w:cstheme="minorBidi"/>
                <w:bCs/>
                <w:color w:val="000000" w:themeColor="text1"/>
              </w:rPr>
              <w:t xml:space="preserve"> and different generations</w:t>
            </w:r>
            <w:r w:rsidRPr="00C4261F">
              <w:rPr>
                <w:rFonts w:asciiTheme="minorBidi" w:eastAsia="Noto Sans" w:hAnsiTheme="minorBidi" w:cstheme="minorBidi"/>
                <w:bCs/>
                <w:color w:val="000000" w:themeColor="text1"/>
              </w:rPr>
              <w:t xml:space="preserve">, and the reported n represents the total number of animals included from independent cohorts. For hormonal measurements, samples were collected and analyzed once per animal or group, and results-whether significant or not- are fully reported. </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1F0CDAA4" w:rsidR="00664C67" w:rsidRPr="003D5AF6" w:rsidRDefault="004C3ACF" w:rsidP="00664C6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  </w:t>
            </w:r>
          </w:p>
        </w:tc>
      </w:tr>
      <w:tr w:rsidR="00664C67"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664C67" w:rsidRDefault="00664C67" w:rsidP="00664C67">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2C066931" w:rsidR="00664C67" w:rsidRPr="00C4261F" w:rsidRDefault="00C4261F" w:rsidP="00664C67">
            <w:pPr>
              <w:spacing w:line="225" w:lineRule="auto"/>
              <w:rPr>
                <w:rFonts w:asciiTheme="minorBidi" w:eastAsia="Noto Sans" w:hAnsiTheme="minorBidi" w:cstheme="minorBidi"/>
                <w:bCs/>
                <w:color w:val="000000" w:themeColor="text1"/>
              </w:rPr>
            </w:pPr>
            <w:r w:rsidRPr="00C4261F">
              <w:rPr>
                <w:rFonts w:asciiTheme="minorBidi" w:eastAsia="Noto Sans" w:hAnsiTheme="minorBidi" w:cstheme="minorBidi"/>
                <w:bCs/>
                <w:color w:val="000000" w:themeColor="text1"/>
              </w:rPr>
              <w:t>All data represent biological replicates, defined as independent animals subjected to the same experimental conditions. Sample sizes (n) refer to individual animals, and details are provided in the figure legends and Method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664C67" w:rsidRPr="003D5AF6" w:rsidRDefault="00664C67" w:rsidP="00664C67">
            <w:pPr>
              <w:spacing w:line="225" w:lineRule="auto"/>
              <w:rPr>
                <w:rFonts w:ascii="Noto Sans" w:eastAsia="Noto Sans" w:hAnsi="Noto Sans" w:cs="Noto Sans"/>
                <w:bCs/>
                <w:color w:val="434343"/>
                <w:sz w:val="18"/>
                <w:szCs w:val="18"/>
              </w:rPr>
            </w:pPr>
          </w:p>
        </w:tc>
      </w:tr>
      <w:tr w:rsidR="00664C67"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664C67" w:rsidRDefault="00664C67" w:rsidP="00664C67">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664C67" w:rsidRDefault="00664C67" w:rsidP="00664C6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27E90"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27E90" w:rsidRDefault="00F27E90" w:rsidP="00F27E90">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27E90" w:rsidRDefault="00F27E90" w:rsidP="00F27E90">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7C807999" w:rsidR="00F27E90" w:rsidRPr="003D5AF6" w:rsidRDefault="00F27E90" w:rsidP="00F27E90">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F27E90"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27E90" w:rsidRDefault="00F27E90" w:rsidP="00F27E90">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30C62FEF" w:rsidR="00F27E90" w:rsidRPr="003D5AF6" w:rsidRDefault="00F86C3B" w:rsidP="00F27E90">
            <w:pPr>
              <w:spacing w:line="225" w:lineRule="auto"/>
              <w:rPr>
                <w:rFonts w:ascii="Noto Sans" w:eastAsia="Noto Sans" w:hAnsi="Noto Sans" w:cs="Noto Sans"/>
                <w:bCs/>
                <w:color w:val="434343"/>
                <w:sz w:val="18"/>
                <w:szCs w:val="18"/>
              </w:rPr>
            </w:pPr>
            <w:r w:rsidRPr="00260ECC">
              <w:rPr>
                <w:rFonts w:asciiTheme="minorBidi" w:hAnsiTheme="minorBidi"/>
                <w:i/>
                <w:iCs/>
                <w:color w:val="000000" w:themeColor="text1"/>
              </w:rPr>
              <w:t>All in vitro experiments</w:t>
            </w:r>
            <w:r w:rsidRPr="00260ECC">
              <w:rPr>
                <w:rFonts w:asciiTheme="minorBidi" w:hAnsiTheme="minorBidi"/>
                <w:color w:val="000000" w:themeColor="text1"/>
              </w:rPr>
              <w:t xml:space="preserve"> were performed in accordance with institutional guidelines based on National Institutes of Health standards and approved by the Institutional Animal Care and Use Committee</w:t>
            </w:r>
            <w:r>
              <w:rPr>
                <w:rFonts w:asciiTheme="minorBidi" w:hAnsiTheme="minorBidi"/>
                <w:color w:val="000000" w:themeColor="text1"/>
              </w:rPr>
              <w:t xml:space="preserve"> of the Brigham and Women’s Hospital (#</w:t>
            </w:r>
            <w:r w:rsidRPr="00F86C3B">
              <w:rPr>
                <w:rFonts w:asciiTheme="minorBidi" w:hAnsiTheme="minorBidi"/>
                <w:color w:val="000000" w:themeColor="text1"/>
              </w:rPr>
              <w:t>2016N000176</w:t>
            </w:r>
            <w:r>
              <w:rPr>
                <w:rFonts w:asciiTheme="minorBidi" w:hAnsiTheme="minorBidi"/>
                <w:color w:val="000000" w:themeColor="text1"/>
              </w:rPr>
              <w:t>) and Oregon Health and Science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89E6E70" w:rsidR="00F27E90" w:rsidRPr="003D5AF6" w:rsidRDefault="00F27E90" w:rsidP="00F27E90">
            <w:pPr>
              <w:spacing w:line="225" w:lineRule="auto"/>
              <w:rPr>
                <w:rFonts w:ascii="Noto Sans" w:eastAsia="Noto Sans" w:hAnsi="Noto Sans" w:cs="Noto Sans"/>
                <w:bCs/>
                <w:color w:val="434343"/>
                <w:sz w:val="18"/>
                <w:szCs w:val="18"/>
              </w:rPr>
            </w:pPr>
          </w:p>
        </w:tc>
      </w:tr>
      <w:tr w:rsidR="00F27E90"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27E90" w:rsidRDefault="00F27E90" w:rsidP="00F27E90">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27E90" w:rsidRPr="003D5AF6" w:rsidRDefault="00F27E90" w:rsidP="00F27E90">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1DC37701" w:rsidR="00F27E90" w:rsidRPr="003D5AF6" w:rsidRDefault="00F27E90" w:rsidP="00F27E90">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F27E90"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27E90" w:rsidRDefault="00F27E90" w:rsidP="00F27E90">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27E90" w:rsidRDefault="00F27E90" w:rsidP="00F27E9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27E90" w:rsidRDefault="00F27E90" w:rsidP="00F27E90">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D75497"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D75497" w:rsidRDefault="00D75497" w:rsidP="00D75497">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D75497" w:rsidRPr="003D5AF6" w:rsidRDefault="00D75497" w:rsidP="00D7549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35CE4D65" w:rsidR="00D75497" w:rsidRPr="00B668B5" w:rsidRDefault="00D75497" w:rsidP="00D75497">
            <w:pPr>
              <w:spacing w:line="225" w:lineRule="auto"/>
              <w:rPr>
                <w:rFonts w:ascii="Noto Sans" w:eastAsia="Noto Sans" w:hAnsi="Noto Sans" w:cs="Noto Sans"/>
                <w:bCs/>
                <w:color w:val="434343"/>
                <w:sz w:val="18"/>
                <w:szCs w:val="18"/>
              </w:rPr>
            </w:pPr>
            <w:r w:rsidRPr="00B668B5">
              <w:rPr>
                <w:rFonts w:asciiTheme="minorBidi" w:eastAsia="Noto Sans" w:hAnsiTheme="minorBidi" w:cstheme="minorBidi"/>
                <w:bCs/>
                <w:color w:val="000000" w:themeColor="text1"/>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6E8E4112" w:rsidR="00F102CC" w:rsidRPr="003D5AF6" w:rsidRDefault="005409B7">
            <w:pPr>
              <w:spacing w:line="225" w:lineRule="auto"/>
              <w:rPr>
                <w:rFonts w:ascii="Noto Sans" w:eastAsia="Noto Sans" w:hAnsi="Noto Sans" w:cs="Noto Sans"/>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w:t>
            </w:r>
            <w:r>
              <w:rPr>
                <w:rFonts w:asciiTheme="minorBidi" w:eastAsia="Noto Sans" w:hAnsiTheme="minorBidi" w:cstheme="minorBidi"/>
                <w:bCs/>
                <w:color w:val="000000" w:themeColor="text1"/>
              </w:rPr>
              <w:t xml:space="preserve"> Data analysi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332782CB" w:rsidR="00F102CC" w:rsidRPr="003D5AF6" w:rsidRDefault="00F102CC">
            <w:pPr>
              <w:spacing w:line="225" w:lineRule="auto"/>
              <w:rPr>
                <w:rFonts w:ascii="Noto Sans" w:eastAsia="Noto Sans" w:hAnsi="Noto Sans" w:cs="Noto Sans"/>
                <w:bCs/>
                <w:color w:val="434343"/>
                <w:sz w:val="18"/>
                <w:szCs w:val="18"/>
              </w:rPr>
            </w:pP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78624F6F" w:rsidR="00F102CC" w:rsidRPr="003D5AF6" w:rsidRDefault="005409B7">
            <w:pPr>
              <w:spacing w:line="225" w:lineRule="auto"/>
              <w:rPr>
                <w:rFonts w:ascii="Noto Sans" w:eastAsia="Noto Sans" w:hAnsi="Noto Sans" w:cs="Noto Sans"/>
                <w:bCs/>
                <w:color w:val="434343"/>
                <w:sz w:val="18"/>
                <w:szCs w:val="18"/>
              </w:rPr>
            </w:pPr>
            <w:r w:rsidRPr="00B23512">
              <w:rPr>
                <w:rFonts w:asciiTheme="minorBidi" w:eastAsia="Noto Sans" w:hAnsiTheme="minorBidi" w:cstheme="minorBidi"/>
                <w:bCs/>
                <w:color w:val="000000" w:themeColor="text1"/>
              </w:rPr>
              <w:t xml:space="preserve">Materials and </w:t>
            </w:r>
            <w:r>
              <w:rPr>
                <w:rFonts w:asciiTheme="minorBidi" w:eastAsia="Noto Sans" w:hAnsiTheme="minorBidi" w:cstheme="minorBidi"/>
                <w:bCs/>
                <w:color w:val="000000" w:themeColor="text1"/>
              </w:rPr>
              <w:t>M</w:t>
            </w:r>
            <w:r w:rsidRPr="00B23512">
              <w:rPr>
                <w:rFonts w:asciiTheme="minorBidi" w:eastAsia="Noto Sans" w:hAnsiTheme="minorBidi" w:cstheme="minorBidi"/>
                <w:bCs/>
                <w:color w:val="000000" w:themeColor="text1"/>
              </w:rPr>
              <w:t>ethods.</w:t>
            </w:r>
            <w:r>
              <w:rPr>
                <w:rFonts w:asciiTheme="minorBidi" w:eastAsia="Noto Sans" w:hAnsiTheme="minorBidi" w:cstheme="minorBidi"/>
                <w:bCs/>
                <w:color w:val="000000" w:themeColor="text1"/>
              </w:rPr>
              <w:t xml:space="preserve"> Data analysis and figures legend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32FF38EC" w:rsidR="00F102CC" w:rsidRPr="003D5AF6" w:rsidRDefault="00FD4924">
            <w:pPr>
              <w:spacing w:line="225" w:lineRule="auto"/>
              <w:rPr>
                <w:rFonts w:ascii="Noto Sans" w:eastAsia="Noto Sans" w:hAnsi="Noto Sans" w:cs="Noto Sans"/>
                <w:bCs/>
                <w:color w:val="434343"/>
                <w:sz w:val="18"/>
                <w:szCs w:val="18"/>
              </w:rPr>
            </w:pPr>
            <w:r>
              <w:rPr>
                <w:rFonts w:asciiTheme="minorBidi" w:eastAsia="Noto Sans" w:hAnsiTheme="minorBidi" w:cstheme="minorBidi"/>
                <w:bCs/>
                <w:color w:val="000000" w:themeColor="text1"/>
              </w:rPr>
              <w:t>Data availability statemen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D4924"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D4924" w:rsidRDefault="00FD4924" w:rsidP="00FD4924">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77777777" w:rsidR="00FD4924" w:rsidRPr="003D5AF6" w:rsidRDefault="00FD4924" w:rsidP="00FD4924">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313D07BF" w:rsidR="00FD4924" w:rsidRPr="003D5AF6" w:rsidRDefault="00FD4924" w:rsidP="00FD4924">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FD4924"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D4924" w:rsidRDefault="00FD4924" w:rsidP="00FD4924">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7777777" w:rsidR="00FD4924" w:rsidRPr="003D5AF6" w:rsidRDefault="00FD4924" w:rsidP="00FD4924">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6A8532B1" w:rsidR="00FD4924" w:rsidRPr="003D5AF6" w:rsidRDefault="00FD4924" w:rsidP="00FD4924">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FD4924"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D4924" w:rsidRDefault="00FD4924" w:rsidP="00FD4924">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D4924" w:rsidRDefault="00FD4924" w:rsidP="00FD4924">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D4924" w:rsidRDefault="00FD4924" w:rsidP="00FD4924">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D4924"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D4924" w:rsidRDefault="00FD4924" w:rsidP="00FD4924">
            <w:pPr>
              <w:rPr>
                <w:rFonts w:ascii="Noto Sans" w:eastAsia="Noto Sans" w:hAnsi="Noto Sans" w:cs="Noto Sans"/>
                <w:color w:val="434343"/>
                <w:sz w:val="18"/>
                <w:szCs w:val="18"/>
              </w:rPr>
            </w:pPr>
            <w:r>
              <w:rPr>
                <w:rFonts w:ascii="Noto Sans" w:eastAsia="Noto Sans" w:hAnsi="Noto Sans" w:cs="Noto Sans"/>
                <w:color w:val="434343"/>
                <w:sz w:val="18"/>
                <w:szCs w:val="18"/>
              </w:rPr>
              <w:t>For any computer code/software/mathematical algorithms essential for replicating the main findings of the study, whether newly generated or re-used, 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77777777" w:rsidR="00FD4924" w:rsidRPr="003D5AF6" w:rsidRDefault="00FD4924" w:rsidP="00FD4924">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74D0E1BE" w:rsidR="00FD4924" w:rsidRPr="003D5AF6" w:rsidRDefault="00FD4924" w:rsidP="00FD4924">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r w:rsidR="00FD4924"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D4924" w:rsidRPr="00B12D6E" w:rsidRDefault="00FD4924" w:rsidP="00FD4924">
            <w:pPr>
              <w:rPr>
                <w:rFonts w:ascii="Noto Sans" w:eastAsia="Noto Sans" w:hAnsi="Noto Sans" w:cs="Noto Sans"/>
                <w:color w:val="434343"/>
                <w:sz w:val="18"/>
                <w:szCs w:val="18"/>
              </w:rPr>
            </w:pPr>
            <w:r w:rsidRPr="00B12D6E">
              <w:rPr>
                <w:rFonts w:ascii="Noto Sans" w:eastAsia="Noto Sans" w:hAnsi="Noto Sans" w:cs="Noto Sans"/>
                <w:color w:val="434343"/>
                <w:sz w:val="18"/>
                <w:szCs w:val="18"/>
              </w:rPr>
              <w:t xml:space="preserve">Where newly generated code is publicly available, provide accession number in repository, OR DOI OR URL and licensing details </w:t>
            </w:r>
            <w:proofErr w:type="spellStart"/>
            <w:r w:rsidRPr="00B12D6E">
              <w:rPr>
                <w:rFonts w:ascii="Noto Sans" w:eastAsia="Noto Sans" w:hAnsi="Noto Sans" w:cs="Noto Sans"/>
                <w:color w:val="434343"/>
                <w:sz w:val="18"/>
                <w:szCs w:val="18"/>
              </w:rPr>
              <w:t>where</w:t>
            </w:r>
            <w:proofErr w:type="spellEnd"/>
            <w:r w:rsidRPr="00B12D6E">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994BBC7" w:rsidR="00FD4924" w:rsidRPr="00B668B5" w:rsidRDefault="00B12D6E" w:rsidP="00FD4924">
            <w:pPr>
              <w:spacing w:line="225" w:lineRule="auto"/>
              <w:rPr>
                <w:rFonts w:asciiTheme="minorBidi" w:eastAsia="Noto Sans" w:hAnsiTheme="minorBidi" w:cstheme="minorBidi"/>
                <w:bCs/>
                <w:color w:val="000000" w:themeColor="text1"/>
              </w:rPr>
            </w:pPr>
            <w:r w:rsidRPr="00B668B5">
              <w:rPr>
                <w:rFonts w:asciiTheme="minorBidi" w:eastAsia="Noto Sans" w:hAnsiTheme="minorBidi" w:cstheme="minorBidi"/>
                <w:bCs/>
                <w:color w:val="000000" w:themeColor="text1"/>
              </w:rPr>
              <w:t>MATLAB code used to analyze LH pulses was submitted as a source data.</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44151E64" w:rsidR="00FD4924" w:rsidRPr="003D5AF6" w:rsidRDefault="00FD4924" w:rsidP="00FD4924">
            <w:pPr>
              <w:spacing w:line="225" w:lineRule="auto"/>
              <w:rPr>
                <w:rFonts w:ascii="Noto Sans" w:eastAsia="Noto Sans" w:hAnsi="Noto Sans" w:cs="Noto Sans"/>
                <w:bCs/>
                <w:color w:val="434343"/>
                <w:sz w:val="18"/>
                <w:szCs w:val="18"/>
              </w:rPr>
            </w:pPr>
          </w:p>
        </w:tc>
      </w:tr>
      <w:tr w:rsidR="00FD4924"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D4924" w:rsidRDefault="00FD4924" w:rsidP="00FD4924">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D4924" w:rsidRPr="003D5AF6" w:rsidRDefault="00FD4924" w:rsidP="00FD4924">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12E5E579" w:rsidR="00FD4924" w:rsidRPr="003D5AF6" w:rsidRDefault="00FD4924" w:rsidP="00FD4924">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D4924"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D4924" w:rsidRDefault="00FD4924" w:rsidP="00FD4924">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D4924" w:rsidRPr="003D5AF6" w:rsidRDefault="00FD4924" w:rsidP="00FD4924">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53E5A0C2" w:rsidR="00FD4924" w:rsidRPr="003D5AF6" w:rsidRDefault="00FD4924" w:rsidP="00FD4924">
            <w:pPr>
              <w:spacing w:line="225" w:lineRule="auto"/>
              <w:rPr>
                <w:rFonts w:ascii="Noto Sans" w:eastAsia="Noto Sans" w:hAnsi="Noto Sans" w:cs="Noto Sans"/>
                <w:bCs/>
                <w:color w:val="434343"/>
                <w:sz w:val="18"/>
                <w:szCs w:val="18"/>
              </w:rPr>
            </w:pPr>
            <w:r w:rsidRPr="00664C67">
              <w:rPr>
                <w:rFonts w:asciiTheme="minorBidi" w:eastAsia="Noto Sans" w:hAnsiTheme="minorBidi" w:cstheme="minorBidi"/>
                <w:bCs/>
                <w:color w:val="000000" w:themeColor="text1"/>
              </w:rPr>
              <w:t>N/A</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5C1197">
      <w:pPr>
        <w:spacing w:before="80"/>
      </w:pPr>
      <w:bookmarkStart w:id="3" w:name="_cm0qssfkw66b" w:colFirst="0" w:colLast="0"/>
      <w:bookmarkEnd w:id="3"/>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5">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6"/>
      <w:footerReference w:type="default" r:id="rId17"/>
      <w:headerReference w:type="first" r:id="rId18"/>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F0C740" w14:textId="77777777" w:rsidR="005C1197" w:rsidRDefault="005C1197">
      <w:r>
        <w:separator/>
      </w:r>
    </w:p>
  </w:endnote>
  <w:endnote w:type="continuationSeparator" w:id="0">
    <w:p w14:paraId="6CD34226" w14:textId="77777777" w:rsidR="005C1197" w:rsidRDefault="005C1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DAC5A2" w14:textId="77777777" w:rsidR="005C1197" w:rsidRDefault="005C1197">
      <w:r>
        <w:separator/>
      </w:r>
    </w:p>
  </w:footnote>
  <w:footnote w:type="continuationSeparator" w:id="0">
    <w:p w14:paraId="2D3ED9AF" w14:textId="77777777" w:rsidR="005C1197" w:rsidRDefault="005C11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861E9" w14:textId="2B8215BA" w:rsidR="004E2C31" w:rsidRDefault="004E2C31">
    <w:pPr>
      <w:pStyle w:val="Header"/>
    </w:pPr>
    <w:r>
      <w:rPr>
        <w:noProof/>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0083177">
    <w:abstractNumId w:val="2"/>
  </w:num>
  <w:num w:numId="2" w16cid:durableId="81417975">
    <w:abstractNumId w:val="0"/>
  </w:num>
  <w:num w:numId="3" w16cid:durableId="14818306">
    <w:abstractNumId w:val="1"/>
  </w:num>
  <w:num w:numId="4" w16cid:durableId="13492877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B600B"/>
    <w:rsid w:val="00192B55"/>
    <w:rsid w:val="001B3BCC"/>
    <w:rsid w:val="002209A8"/>
    <w:rsid w:val="003D5AF6"/>
    <w:rsid w:val="00400C53"/>
    <w:rsid w:val="00427975"/>
    <w:rsid w:val="004C0C37"/>
    <w:rsid w:val="004C3ACF"/>
    <w:rsid w:val="004D0F6C"/>
    <w:rsid w:val="004E2C31"/>
    <w:rsid w:val="005409B7"/>
    <w:rsid w:val="00567B79"/>
    <w:rsid w:val="005B0259"/>
    <w:rsid w:val="005C1197"/>
    <w:rsid w:val="005D2CAE"/>
    <w:rsid w:val="00664C67"/>
    <w:rsid w:val="007000CC"/>
    <w:rsid w:val="007054B6"/>
    <w:rsid w:val="00784E7E"/>
    <w:rsid w:val="0078687E"/>
    <w:rsid w:val="007B287F"/>
    <w:rsid w:val="00882BD5"/>
    <w:rsid w:val="00896FAC"/>
    <w:rsid w:val="009C7B26"/>
    <w:rsid w:val="00A11E52"/>
    <w:rsid w:val="00B12D6E"/>
    <w:rsid w:val="00B23512"/>
    <w:rsid w:val="00B2483D"/>
    <w:rsid w:val="00B47FCC"/>
    <w:rsid w:val="00B668B5"/>
    <w:rsid w:val="00BD41E9"/>
    <w:rsid w:val="00C36C0A"/>
    <w:rsid w:val="00C4261F"/>
    <w:rsid w:val="00C64DDB"/>
    <w:rsid w:val="00C84413"/>
    <w:rsid w:val="00D75497"/>
    <w:rsid w:val="00F102CC"/>
    <w:rsid w:val="00F27E90"/>
    <w:rsid w:val="00F86C3B"/>
    <w:rsid w:val="00F91042"/>
    <w:rsid w:val="00FD492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styleId="CommentReference">
    <w:name w:val="annotation reference"/>
    <w:basedOn w:val="DefaultParagraphFont"/>
    <w:uiPriority w:val="99"/>
    <w:semiHidden/>
    <w:unhideWhenUsed/>
    <w:rsid w:val="004C3ACF"/>
    <w:rPr>
      <w:sz w:val="16"/>
      <w:szCs w:val="16"/>
    </w:rPr>
  </w:style>
  <w:style w:type="paragraph" w:styleId="CommentText">
    <w:name w:val="annotation text"/>
    <w:basedOn w:val="Normal"/>
    <w:link w:val="CommentTextChar"/>
    <w:uiPriority w:val="99"/>
    <w:semiHidden/>
    <w:unhideWhenUsed/>
    <w:rsid w:val="004C3ACF"/>
    <w:rPr>
      <w:sz w:val="20"/>
      <w:szCs w:val="20"/>
    </w:rPr>
  </w:style>
  <w:style w:type="character" w:customStyle="1" w:styleId="CommentTextChar">
    <w:name w:val="Comment Text Char"/>
    <w:basedOn w:val="DefaultParagraphFont"/>
    <w:link w:val="CommentText"/>
    <w:uiPriority w:val="99"/>
    <w:semiHidden/>
    <w:rsid w:val="004C3ACF"/>
    <w:rPr>
      <w:sz w:val="20"/>
      <w:szCs w:val="20"/>
    </w:rPr>
  </w:style>
  <w:style w:type="paragraph" w:styleId="CommentSubject">
    <w:name w:val="annotation subject"/>
    <w:basedOn w:val="CommentText"/>
    <w:next w:val="CommentText"/>
    <w:link w:val="CommentSubjectChar"/>
    <w:uiPriority w:val="99"/>
    <w:semiHidden/>
    <w:unhideWhenUsed/>
    <w:rsid w:val="004C3ACF"/>
    <w:rPr>
      <w:b/>
      <w:bCs/>
    </w:rPr>
  </w:style>
  <w:style w:type="character" w:customStyle="1" w:styleId="CommentSubjectChar">
    <w:name w:val="Comment Subject Char"/>
    <w:basedOn w:val="CommentTextChar"/>
    <w:link w:val="CommentSubject"/>
    <w:uiPriority w:val="99"/>
    <w:semiHidden/>
    <w:rsid w:val="004C3A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877087">
      <w:bodyDiv w:val="1"/>
      <w:marLeft w:val="0"/>
      <w:marRight w:val="0"/>
      <w:marTop w:val="0"/>
      <w:marBottom w:val="0"/>
      <w:divBdr>
        <w:top w:val="none" w:sz="0" w:space="0" w:color="auto"/>
        <w:left w:val="none" w:sz="0" w:space="0" w:color="auto"/>
        <w:bottom w:val="none" w:sz="0" w:space="0" w:color="auto"/>
        <w:right w:val="none" w:sz="0" w:space="0" w:color="auto"/>
      </w:divBdr>
      <w:divsChild>
        <w:div w:id="1501850092">
          <w:marLeft w:val="0"/>
          <w:marRight w:val="0"/>
          <w:marTop w:val="0"/>
          <w:marBottom w:val="0"/>
          <w:divBdr>
            <w:top w:val="none" w:sz="0" w:space="0" w:color="auto"/>
            <w:left w:val="none" w:sz="0" w:space="0" w:color="auto"/>
            <w:bottom w:val="none" w:sz="0" w:space="0" w:color="auto"/>
            <w:right w:val="none" w:sz="0" w:space="0" w:color="auto"/>
          </w:divBdr>
          <w:divsChild>
            <w:div w:id="107651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405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reviewer.elifesciences.org/author-guide/journal-policies"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d41586-020-01751-5" TargetMode="External"/><Relationship Id="rId5" Type="http://schemas.openxmlformats.org/officeDocument/2006/relationships/footnotes" Target="footnotes.xml"/><Relationship Id="rId15" Type="http://schemas.openxmlformats.org/officeDocument/2006/relationships/hyperlink" Target="https://doi.org/10.7554/eLife.48175" TargetMode="External"/><Relationship Id="rId10" Type="http://schemas.openxmlformats.org/officeDocument/2006/relationships/hyperlink" Target="http://www.plosbiology.org/article/info:doi/10.1371/journal.pbio.1000412"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biosharing.org/" TargetMode="External"/><Relationship Id="rId14" Type="http://schemas.openxmlformats.org/officeDocument/2006/relationships/hyperlink" Target="https://scicrunch.org/resourc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658</Words>
  <Characters>945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varro, Victor M.,Ph.D.</cp:lastModifiedBy>
  <cp:revision>3</cp:revision>
  <dcterms:created xsi:type="dcterms:W3CDTF">2025-06-23T23:42:00Z</dcterms:created>
  <dcterms:modified xsi:type="dcterms:W3CDTF">2025-06-23T23:42:00Z</dcterms:modified>
</cp:coreProperties>
</file>